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5D62307A"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 xml:space="preserve">boast 10000 data points and more. While data points are strongly correlated within participant and condition, this adds nonetheless a good measure of reliability. </w:t>
      </w:r>
      <w:proofErr w:type="gramStart"/>
      <w:r w:rsidR="00D711EA">
        <w:t>Last but not least</w:t>
      </w:r>
      <w:proofErr w:type="gramEnd"/>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proofErr w:type="spellStart"/>
      <w:r w:rsidR="00655902">
        <w:t>i</w:t>
      </w:r>
      <w:proofErr w:type="spellEnd"/>
      <w:r w:rsidR="00655902">
        <w:t xml:space="preserve">-Perception, Perception or Applied Cognitive Psychology, it become increasingly important to plan studies efficiently, </w:t>
      </w:r>
      <w:proofErr w:type="gramStart"/>
      <w:r w:rsidR="00655902">
        <w:t>thoroughly</w:t>
      </w:r>
      <w:proofErr w:type="gramEnd"/>
      <w:r w:rsidR="00655902">
        <w:t xml:space="preserve"> and transparently.</w:t>
      </w:r>
    </w:p>
    <w:p w14:paraId="706DAAA4" w14:textId="00B91C0D"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1460B7">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xml:space="preserve">. Based on Linear Mixed Modelling, these </w:t>
      </w:r>
      <w:proofErr w:type="gramStart"/>
      <w:r w:rsidR="00DD007B">
        <w:t>take into account</w:t>
      </w:r>
      <w:proofErr w:type="gramEnd"/>
      <w:r w:rsidR="00DD007B">
        <w:t xml:space="preserve">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w:t>
      </w:r>
      <w:proofErr w:type="gramStart"/>
      <w:r w:rsidR="00E502B0">
        <w:t>task,</w:t>
      </w:r>
      <w:r w:rsidR="00782908">
        <w:t xml:space="preserve"> </w:t>
      </w:r>
      <w:r w:rsidR="00E502B0">
        <w:t>and</w:t>
      </w:r>
      <w:proofErr w:type="gramEnd"/>
      <w:r w:rsidR="00E502B0">
        <w:t xml:space="preserve"> provide a sample analysis for this fictional dataset. Then, we give recommendations on how to obtain the power of an experimental setup given certain </w:t>
      </w:r>
      <w:proofErr w:type="gramStart"/>
      <w:r w:rsidR="00E502B0">
        <w:t>assumptions, and</w:t>
      </w:r>
      <w:proofErr w:type="gramEnd"/>
      <w:r w:rsidR="00E502B0">
        <w:t xml:space="preserve"> compare the two approaches of analysis in terms of their power. We accompany this with </w:t>
      </w:r>
      <w:r w:rsidR="00102607">
        <w:t xml:space="preserve">example implementations in R and the much faster </w:t>
      </w:r>
      <w:proofErr w:type="gramStart"/>
      <w:r w:rsidR="00102607">
        <w:t>Julia, and</w:t>
      </w:r>
      <w:proofErr w:type="gramEnd"/>
      <w:r w:rsidR="00102607">
        <w:t xml:space="preserve">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5290C1B2"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 xml:space="preserve">test or an ANOVA is performed to test for statistical significance. This approach neglects that each PSE and JND is based on </w:t>
      </w:r>
      <w:proofErr w:type="gramStart"/>
      <w:r w:rsidR="00DD572D">
        <w:t>a large number of</w:t>
      </w:r>
      <w:proofErr w:type="gramEnd"/>
      <w:r w:rsidR="00DD572D">
        <w:t xml:space="preserve">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1460B7">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et al., 2012)"},"properties":{"noteIndex":0},"schema":"https://github.com/citation-style-language/schema/raw/master/csl-citation.json"}</w:instrText>
      </w:r>
      <w:r w:rsidR="009649D2">
        <w:fldChar w:fldCharType="separate"/>
      </w:r>
      <w:r w:rsidR="001460B7" w:rsidRPr="001460B7">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w:t>
      </w:r>
      <w:proofErr w:type="gramStart"/>
      <w:r w:rsidR="00DD572D">
        <w:t>taking into account</w:t>
      </w:r>
      <w:proofErr w:type="gramEnd"/>
      <w:r w:rsidR="00DD572D">
        <w:t xml:space="preserve">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w:t>
      </w:r>
      <w:proofErr w:type="gramStart"/>
      <w:r w:rsidR="00775ACF">
        <w:t>functions</w:t>
      </w:r>
      <w:proofErr w:type="gramEnd"/>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12DFC779" w:rsidR="00775ACF" w:rsidRDefault="001A56FB" w:rsidP="001A56FB">
      <w:pPr>
        <w:pStyle w:val="Caption"/>
        <w:jc w:val="both"/>
      </w:pPr>
      <w:r>
        <w:t xml:space="preserve">Figure </w:t>
      </w:r>
      <w:fldSimple w:instr=" SEQ Figure \* ARABIC ">
        <w:r w:rsidR="004F03F8">
          <w:rPr>
            <w:noProof/>
          </w:rPr>
          <w:t>1</w:t>
        </w:r>
      </w:fldSimple>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12D59F68" w:rsidR="00DD572D" w:rsidRDefault="00DD572D" w:rsidP="0091715E">
      <w:pPr>
        <w:jc w:val="both"/>
      </w:pPr>
      <w:r>
        <w:t xml:space="preserve">This approach neglects that each PSE and JND is based on </w:t>
      </w:r>
      <w:proofErr w:type="gramStart"/>
      <w:r>
        <w:t>a large number of</w:t>
      </w:r>
      <w:proofErr w:type="gramEnd"/>
      <w:r>
        <w:t xml:space="preserve">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w:t>
      </w:r>
      <w:proofErr w:type="gramStart"/>
      <w:r>
        <w:t>classes, but</w:t>
      </w:r>
      <w:proofErr w:type="gramEnd"/>
      <w:r>
        <w:t xml:space="preserve">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hypotheses should manifest in their data and formulate statistical models to test these hypotheses. One important step in this process is to make sure that the experiment has sufficient statistical power to detect </w:t>
      </w:r>
      <w:r>
        <w:lastRenderedPageBreak/>
        <w:t>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w:t>
      </w:r>
      <w:r w:rsidR="00B658E6">
        <w:lastRenderedPageBreak/>
        <w:t xml:space="preserve">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w:t>
      </w:r>
      <w:proofErr w:type="spellStart"/>
      <w:r w:rsidRPr="008763B0">
        <w:rPr>
          <w:b/>
          <w:bCs/>
        </w:rPr>
        <w:t>SD_Standard</w:t>
      </w:r>
      <w:proofErr w:type="spellEnd"/>
      <w:r w:rsidRPr="008763B0">
        <w:rPr>
          <w:b/>
          <w:bCs/>
        </w:rPr>
        <w:t>”</w:t>
      </w:r>
      <w:r>
        <w:t xml:space="preserve"> is then the standard deviation</w:t>
      </w:r>
      <w:r w:rsidR="00C50B02">
        <w:t xml:space="preserve"> of the psychometric function</w:t>
      </w:r>
      <w:r>
        <w:t xml:space="preserve"> for each stimulus intensity</w:t>
      </w:r>
      <w:r w:rsidR="007E4B36">
        <w:t xml:space="preserve"> (</w:t>
      </w:r>
      <w:proofErr w:type="spellStart"/>
      <w:r w:rsidR="007E4B36" w:rsidRPr="007E4B36">
        <w:rPr>
          <w:b/>
          <w:bCs/>
        </w:rPr>
        <w:t>Multiplicator_SD_Standard</w:t>
      </w:r>
      <w:proofErr w:type="spellEnd"/>
      <w:r w:rsidR="007E4B36">
        <w:t xml:space="preserve"> * </w:t>
      </w:r>
      <w:proofErr w:type="spellStart"/>
      <w:r w:rsidR="007E4B36" w:rsidRPr="007E4B36">
        <w:rPr>
          <w:b/>
          <w:bCs/>
        </w:rPr>
        <w:t>Mean_Standard</w:t>
      </w:r>
      <w:proofErr w:type="spellEnd"/>
      <w:r w:rsidR="007E4B36">
        <w:t>)</w:t>
      </w:r>
      <w:r>
        <w:t>.</w:t>
      </w:r>
    </w:p>
    <w:p w14:paraId="2D152D43" w14:textId="7760D02D"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1CABB08E" w:rsidR="00665BD9" w:rsidRDefault="005405D2" w:rsidP="005405D2">
      <w:pPr>
        <w:pStyle w:val="Caption"/>
        <w:jc w:val="both"/>
        <w:rPr>
          <w:noProof/>
        </w:rPr>
      </w:pPr>
      <w:bookmarkStart w:id="2" w:name="_Ref37200780"/>
      <w:r>
        <w:t xml:space="preserve">Figure </w:t>
      </w:r>
      <w:fldSimple w:instr=" SEQ Figure \* ARABIC ">
        <w:r w:rsidR="004F03F8">
          <w:rPr>
            <w:noProof/>
          </w:rPr>
          <w:t>2</w:t>
        </w:r>
      </w:fldSimple>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77777777" w:rsidR="00CF05FC" w:rsidRDefault="00CF05F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07846FEE" w14:textId="419ABA3A" w:rsidR="00104D08" w:rsidRDefault="00104D08" w:rsidP="00937381">
      <w:pPr>
        <w:jc w:val="both"/>
        <w:rPr>
          <w:noProof/>
        </w:rPr>
      </w:pPr>
      <w:r>
        <w:rPr>
          <w:noProof/>
        </w:rPr>
        <w:t>First, we choose some sensible values for the above parameters.</w:t>
      </w:r>
    </w:p>
    <w:p w14:paraId="59CFD6EF"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5758058"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57C96A90"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6509F1CC"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reps = 1:100</w:t>
      </w:r>
    </w:p>
    <w:p w14:paraId="498E16FF"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6B150016"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FB148D3"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6F4391CE"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0E3D6CCC"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65838362"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1542610"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27E07477" w14:textId="6AFFE15F" w:rsid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7575FC09" w14:textId="77777777" w:rsidR="00104D08" w:rsidRPr="00104D08" w:rsidRDefault="00104D08" w:rsidP="00104D08">
      <w:pPr>
        <w:pStyle w:val="NoSpacing"/>
        <w:jc w:val="both"/>
        <w:rPr>
          <w:rFonts w:ascii="Courier New" w:hAnsi="Courier New" w:cs="Courier New"/>
          <w:noProof/>
          <w:sz w:val="16"/>
          <w:szCs w:val="16"/>
        </w:rPr>
      </w:pPr>
    </w:p>
    <w:p w14:paraId="4A517F5D" w14:textId="77777777" w:rsidR="00FB4E66"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p>
    <w:p w14:paraId="353E933C" w14:textId="528EF455" w:rsid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514038D8" w14:textId="77777777" w:rsidR="00FB4E66" w:rsidRPr="00FB4E66" w:rsidRDefault="00FB4E66" w:rsidP="00FB4E66">
      <w:pPr>
        <w:pStyle w:val="NoSpacing"/>
        <w:jc w:val="both"/>
        <w:rPr>
          <w:rFonts w:ascii="Courier New" w:hAnsi="Courier New" w:cs="Courier New"/>
          <w:noProof/>
          <w:sz w:val="16"/>
          <w:szCs w:val="16"/>
        </w:rPr>
      </w:pPr>
    </w:p>
    <w:p w14:paraId="2F042814" w14:textId="77777777" w:rsidR="00FB4E66" w:rsidRDefault="0090370D" w:rsidP="00937381">
      <w:pPr>
        <w:jc w:val="both"/>
        <w:rPr>
          <w:noProof/>
        </w:rPr>
      </w:pPr>
      <w:r w:rsidRPr="0090370D">
        <w:rPr>
          <w:noProof/>
        </w:rPr>
        <w:t xml:space="preserve">Then, we draw multiplicators for PSEs and JNDs per subject, accounting for between-subject differences in biases and precision. </w:t>
      </w:r>
    </w:p>
    <w:p w14:paraId="38F45727" w14:textId="77777777"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10C04704" w14:textId="77777777"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B7121BF" w14:textId="6B4BADCF"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1AAF3EB2" w14:textId="7AF75593" w:rsid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7D9AE335" w14:textId="77777777" w:rsidR="00FB4E66" w:rsidRPr="00FB4E66" w:rsidRDefault="00FB4E66" w:rsidP="00FB4E66">
      <w:pPr>
        <w:pStyle w:val="NoSpacing"/>
        <w:jc w:val="both"/>
        <w:rPr>
          <w:rFonts w:ascii="Courier New" w:hAnsi="Courier New" w:cs="Courier New"/>
          <w:noProof/>
          <w:sz w:val="16"/>
          <w:szCs w:val="16"/>
        </w:rPr>
      </w:pPr>
    </w:p>
    <w:p w14:paraId="12189FAD" w14:textId="4D824C20" w:rsidR="00856393" w:rsidRDefault="0090370D" w:rsidP="00937381">
      <w:pPr>
        <w:jc w:val="both"/>
        <w:rPr>
          <w:noProof/>
        </w:rPr>
      </w:pPr>
      <w:r w:rsidRPr="0090370D">
        <w:rPr>
          <w:noProof/>
        </w:rPr>
        <w:t>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3643FCBF"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943EC6C"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6DD1DE8C"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27538F9B"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4BB8F2C4"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74675C1A" w14:textId="1A9CB54F" w:rsidR="00FB4E66"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352EF296" w14:textId="77777777" w:rsidR="00FE404D" w:rsidRDefault="00FE404D" w:rsidP="00FE404D">
      <w:pPr>
        <w:pStyle w:val="NoSpacing"/>
        <w:jc w:val="both"/>
        <w:rPr>
          <w:rFonts w:ascii="Courier New" w:hAnsi="Courier New" w:cs="Courier New"/>
          <w:noProof/>
          <w:sz w:val="16"/>
          <w:szCs w:val="16"/>
        </w:rPr>
      </w:pPr>
    </w:p>
    <w:p w14:paraId="0540EF07" w14:textId="668C7344"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271E8768" w14:textId="77777777"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93D6C88" w14:textId="77777777"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08E44AE1" w14:textId="24798FC0" w:rsid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42116613" w14:textId="77777777" w:rsidR="00571EA5" w:rsidRPr="00571EA5" w:rsidRDefault="00571EA5" w:rsidP="00571EA5">
      <w:pPr>
        <w:pStyle w:val="NoSpacing"/>
        <w:jc w:val="both"/>
        <w:rPr>
          <w:rFonts w:ascii="Courier New" w:hAnsi="Courier New" w:cs="Courier New"/>
          <w:noProof/>
          <w:sz w:val="16"/>
          <w:szCs w:val="16"/>
        </w:rPr>
      </w:pPr>
    </w:p>
    <w:p w14:paraId="29ED95E8" w14:textId="4CB2B070" w:rsidR="00FE404D" w:rsidRDefault="006C78E0" w:rsidP="00937381">
      <w:pPr>
        <w:jc w:val="both"/>
        <w:rPr>
          <w:noProof/>
        </w:rPr>
      </w:pPr>
      <w:r>
        <w:rPr>
          <w:noProof/>
        </w:rPr>
        <w:lastRenderedPageBreak/>
        <w:t>Then</w:t>
      </w:r>
      <w:r w:rsidR="00856393" w:rsidRPr="00856393">
        <w:rPr>
          <w:noProof/>
        </w:rPr>
        <w: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w:t>
      </w:r>
      <w:r w:rsidR="00783C56">
        <w:rPr>
          <w:noProof/>
        </w:rPr>
        <w:t xml:space="preserve"> </w:t>
      </w:r>
      <w:r w:rsidR="00856393" w:rsidRPr="00856393">
        <w:rPr>
          <w:noProof/>
        </w:rPr>
        <w:t xml:space="preserve">For the method of constant stimuli, the responses are typically uniformly distributed across 5 to 9 values around the standard stimulus strength. </w:t>
      </w:r>
    </w:p>
    <w:p w14:paraId="2285306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A9D917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9E1693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78EB35C"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883895E"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4939B6C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46261C7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3F1F5DE5"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161F16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5770D1B"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984B881" w14:textId="1E955846" w:rsid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62682ADA" w14:textId="77777777" w:rsidR="00783C56" w:rsidRPr="00783C56" w:rsidRDefault="00783C56" w:rsidP="00783C56">
      <w:pPr>
        <w:pStyle w:val="NoSpacing"/>
        <w:jc w:val="both"/>
        <w:rPr>
          <w:rFonts w:ascii="Courier New" w:hAnsi="Courier New" w:cs="Courier New"/>
          <w:noProof/>
          <w:sz w:val="16"/>
          <w:szCs w:val="16"/>
        </w:rPr>
      </w:pPr>
    </w:p>
    <w:p w14:paraId="275809D4" w14:textId="77777777" w:rsidR="0066290C" w:rsidRDefault="00856393" w:rsidP="0066290C">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xml:space="preserve">"). </w:t>
      </w:r>
      <w:r w:rsidR="0066290C" w:rsidRPr="00856393">
        <w:rPr>
          <w:noProof/>
        </w:rPr>
        <w:t>Lastly, we compute the difference between test stimulus and standard stimulus for each trial ("</w:t>
      </w:r>
      <w:r w:rsidR="0066290C" w:rsidRPr="00F85CB7">
        <w:rPr>
          <w:b/>
          <w:bCs/>
          <w:noProof/>
        </w:rPr>
        <w:t>Difference</w:t>
      </w:r>
      <w:r w:rsidR="0066290C" w:rsidRPr="00856393">
        <w:rPr>
          <w:noProof/>
        </w:rPr>
        <w:t>").</w:t>
      </w:r>
    </w:p>
    <w:p w14:paraId="60EE5B6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335E2A7"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3544DEC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2E238EC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40D43722" w14:textId="73B4C4E5" w:rsid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78F27F9F" w14:textId="77777777" w:rsidR="0066290C" w:rsidRPr="00783C56" w:rsidRDefault="0066290C" w:rsidP="00783C56">
      <w:pPr>
        <w:pStyle w:val="NoSpacing"/>
        <w:jc w:val="both"/>
        <w:rPr>
          <w:rFonts w:ascii="Courier New" w:hAnsi="Courier New" w:cs="Courier New"/>
          <w:noProof/>
          <w:sz w:val="16"/>
          <w:szCs w:val="16"/>
        </w:rPr>
      </w:pPr>
    </w:p>
    <w:p w14:paraId="18BF71B5" w14:textId="33EE8E0F"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7775C2AF"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7BBA9CEC"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CEF5C4C" w14:textId="7112E9F2"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5B49810"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1CCB1FC" w14:textId="597FD717" w:rsid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186B834C" w14:textId="77777777" w:rsidR="00C55937" w:rsidRPr="0066290C" w:rsidRDefault="00C55937" w:rsidP="0066290C">
      <w:pPr>
        <w:pStyle w:val="NoSpacing"/>
        <w:jc w:val="both"/>
        <w:rPr>
          <w:rFonts w:ascii="Courier New" w:hAnsi="Courier New" w:cs="Courier New"/>
          <w:noProof/>
          <w:sz w:val="16"/>
          <w:szCs w:val="16"/>
        </w:rPr>
      </w:pPr>
    </w:p>
    <w:p w14:paraId="5DABCAAB" w14:textId="7572E13F" w:rsidR="00937381" w:rsidRDefault="00856393" w:rsidP="000F0EBA">
      <w:pPr>
        <w:jc w:val="both"/>
        <w:rPr>
          <w:noProof/>
        </w:rPr>
      </w:pPr>
      <w:r w:rsidRPr="00856393">
        <w:rPr>
          <w:noProof/>
        </w:rPr>
        <w:t>As a next step, we bring the data into the format necessary for the glmer() function: We first remove extreme outliers (e.g.</w:t>
      </w:r>
      <w:r w:rsidR="00C55937">
        <w:rPr>
          <w:noProof/>
        </w:rPr>
        <w:t>,</w:t>
      </w:r>
      <w:r w:rsidRPr="00856393">
        <w:rPr>
          <w:noProof/>
        </w:rPr>
        <w:t xml:space="preserve"> by a simple criterion such as excluding trials in which the difference between test and standard stimulus was higher than half the standard stimulus strength)</w:t>
      </w:r>
      <w:r w:rsidR="00C55937">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207659FD"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77670650"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466A2F3C"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72A2FA85"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2B6427E5" w14:textId="7171A578"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71CE7E68" w14:textId="1A01F01C" w:rsidR="001460B7" w:rsidRDefault="00856393" w:rsidP="000F0EBA">
      <w:pPr>
        <w:jc w:val="both"/>
        <w:rPr>
          <w:noProof/>
        </w:rPr>
      </w:pPr>
      <w:r>
        <w:rPr>
          <w:noProof/>
        </w:rPr>
        <w:lastRenderedPageBreak/>
        <w:t>Now, we can inspect these psychometric functions visually to verify whether the values chosen above give rise to the expected psychometric functions in terms of PSE and slopes.</w:t>
      </w:r>
      <w:r w:rsidR="001460B7">
        <w:rPr>
          <w:noProof/>
        </w:rPr>
        <w:t xml:space="preserve"> We use the quickpsy() package </w:t>
      </w:r>
      <w:r w:rsidR="001460B7">
        <w:rPr>
          <w:noProof/>
        </w:rPr>
        <w:fldChar w:fldCharType="begin" w:fldLock="1"/>
      </w:r>
      <w:r w:rsidR="001460B7">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operties":{"noteIndex":0},"schema":"https://github.com/citation-style-language/schema/raw/master/csl-citation.json"}</w:instrText>
      </w:r>
      <w:r w:rsidR="001460B7">
        <w:rPr>
          <w:noProof/>
        </w:rPr>
        <w:fldChar w:fldCharType="separate"/>
      </w:r>
      <w:r w:rsidR="001460B7" w:rsidRPr="001460B7">
        <w:rPr>
          <w:noProof/>
        </w:rPr>
        <w:t>(Linares &amp; López-Moliner, 2016)</w:t>
      </w:r>
      <w:r w:rsidR="001460B7">
        <w:rPr>
          <w:noProof/>
        </w:rPr>
        <w:fldChar w:fldCharType="end"/>
      </w:r>
      <w:r w:rsidR="001460B7">
        <w:rPr>
          <w:noProof/>
        </w:rPr>
        <w:t xml:space="preserve"> to fit the psychometric functions and plot them with the ggplot2() package.</w:t>
      </w:r>
    </w:p>
    <w:p w14:paraId="0D6C8707"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1784C5E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5BA9D948"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1E01843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3B3ACCE9"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59D3DBB0"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2F9FCEFF"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20D4E13C"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7FE5A63A" w14:textId="60BB58AE" w:rsid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0E45E32E" w14:textId="77777777" w:rsidR="00470D38" w:rsidRPr="001460B7" w:rsidRDefault="00470D38" w:rsidP="001460B7">
      <w:pPr>
        <w:pStyle w:val="NoSpacing"/>
        <w:jc w:val="both"/>
        <w:rPr>
          <w:rFonts w:ascii="Courier New" w:hAnsi="Courier New" w:cs="Courier New"/>
          <w:noProof/>
          <w:sz w:val="16"/>
          <w:szCs w:val="16"/>
        </w:rPr>
      </w:pPr>
    </w:p>
    <w:p w14:paraId="0B3F5086" w14:textId="2827087E" w:rsidR="00856393" w:rsidRPr="00C33157" w:rsidRDefault="00C33157" w:rsidP="000F0EBA">
      <w:pPr>
        <w:jc w:val="both"/>
        <w:rPr>
          <w:noProof/>
        </w:rPr>
      </w:pPr>
      <w:r>
        <w:rPr>
          <w:noProof/>
        </w:rPr>
        <w:fldChar w:fldCharType="begin"/>
      </w:r>
      <w:r>
        <w:rPr>
          <w:noProof/>
        </w:rPr>
        <w:instrText xml:space="preserve"> REF _Ref37198802 \h </w:instrText>
      </w:r>
      <w:r w:rsidR="000F0EBA">
        <w:rPr>
          <w:noProof/>
        </w:rPr>
        <w:instrText xml:space="preserve"> \* MERGEFORMAT </w:instrText>
      </w:r>
      <w:r>
        <w:rPr>
          <w:noProof/>
        </w:rPr>
      </w:r>
      <w:r>
        <w:rPr>
          <w:noProof/>
        </w:rPr>
        <w:fldChar w:fldCharType="separate"/>
      </w:r>
      <w:r>
        <w:rPr>
          <w:noProof/>
        </w:rPr>
        <w:t>Figure 1</w:t>
      </w:r>
      <w:r>
        <w:rPr>
          <w:noProof/>
        </w:rPr>
        <w:fldChar w:fldCharType="end"/>
      </w:r>
      <w:r>
        <w:rPr>
          <w:noProof/>
        </w:rPr>
        <w:t xml:space="preserve"> </w:t>
      </w:r>
      <w:r w:rsidR="00856393">
        <w:rPr>
          <w:noProof/>
        </w:rPr>
        <w:t>illustrates the simulated psychometric function</w:t>
      </w:r>
      <w:r w:rsidR="00C073E4">
        <w:rPr>
          <w:noProof/>
        </w:rPr>
        <w:t>s</w:t>
      </w:r>
      <w:r w:rsidR="00856393">
        <w:rPr>
          <w:noProof/>
        </w:rPr>
        <w:t xml:space="preserve"> for the above values.</w:t>
      </w:r>
      <w:r>
        <w:rPr>
          <w:noProof/>
        </w:rPr>
        <w:t xml:space="preserve"> The vertical lines indicate the PSE for each participant and stimulus strength. We can see that the PSEs for </w:t>
      </w:r>
      <w:r w:rsidRPr="000F0EBA">
        <w:rPr>
          <w:noProof/>
        </w:rPr>
        <w:t xml:space="preserve">Condition of Interest: 1 </w:t>
      </w:r>
      <w:r>
        <w:rPr>
          <w:noProof/>
        </w:rPr>
        <w:t xml:space="preserve">are shifted towards the right. Furthermore, the curves for </w:t>
      </w:r>
      <w:r w:rsidRPr="000F0EBA">
        <w:rPr>
          <w:noProof/>
        </w:rPr>
        <w:t>Condition of Interest: 1</w:t>
      </w:r>
      <w:r>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5164A9C9" w:rsidR="00856393" w:rsidRDefault="00C073E4" w:rsidP="00C073E4">
      <w:pPr>
        <w:pStyle w:val="Caption"/>
        <w:jc w:val="both"/>
        <w:rPr>
          <w:noProof/>
        </w:rPr>
      </w:pPr>
      <w:bookmarkStart w:id="3" w:name="_Ref37198802"/>
      <w:r>
        <w:t xml:space="preserve">Figure </w:t>
      </w:r>
      <w:fldSimple w:instr=" SEQ Figure \* ARABIC ">
        <w:r w:rsidR="004F03F8">
          <w:rPr>
            <w:noProof/>
          </w:rPr>
          <w:t>3</w:t>
        </w:r>
      </w:fldSimple>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5827FDC5"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w:t>
      </w:r>
      <w:r>
        <w:rPr>
          <w:noProof/>
        </w:rPr>
        <w:lastRenderedPageBreak/>
        <w:t xml:space="preserve">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E74A63">
        <w:tc>
          <w:tcPr>
            <w:tcW w:w="8365" w:type="dxa"/>
          </w:tcPr>
          <w:p w14:paraId="6E04D3E3" w14:textId="79112D6D"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4A419198"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family = binomial(link = "probit"), </w:t>
            </w:r>
          </w:p>
          <w:p w14:paraId="507B3DDF"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data = Psychometric,</w:t>
            </w:r>
          </w:p>
          <w:p w14:paraId="2301830F"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nAGQ = 0,</w:t>
            </w:r>
          </w:p>
          <w:p w14:paraId="19FB1479" w14:textId="359C052E" w:rsidR="008F3297" w:rsidRPr="008F3297"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control = glmerControl(optimizer = "nloptwrap"))</w:t>
            </w:r>
          </w:p>
        </w:tc>
        <w:tc>
          <w:tcPr>
            <w:tcW w:w="985" w:type="dxa"/>
          </w:tcPr>
          <w:p w14:paraId="504D1576" w14:textId="64A81D6A" w:rsidR="006F47BD" w:rsidRDefault="006F47BD" w:rsidP="002D2481"/>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386DBF4C"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therthwaite degrees of freedom method.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30587488" w:rsidR="006B6DB3" w:rsidRPr="00CC4D9C" w:rsidRDefault="006B6DB3" w:rsidP="00E74A63">
            <w:pPr>
              <w:rPr>
                <w:i/>
                <w:iCs/>
              </w:rPr>
            </w:pPr>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m:r>
                  <w:rPr>
                    <w:rFonts w:ascii="Cambria Math" w:hAnsi="Cambria Math"/>
                  </w:rPr>
                  <m:t>~ ConditionOfInterest*Diff+</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lastRenderedPageBreak/>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4"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700D17D3"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3FB6FBBD" w:rsidR="00A126B0" w:rsidRDefault="00A126B0"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 xml:space="preserve">tructions for installing Julia and the necessary packages can be found </w:t>
      </w:r>
      <w:commentRangeStart w:id="4"/>
      <w:r w:rsidR="00C8525D">
        <w:rPr>
          <w:noProof/>
        </w:rPr>
        <w:t>here</w:t>
      </w:r>
      <w:commentRangeEnd w:id="4"/>
      <w:r w:rsidR="00C8525D">
        <w:rPr>
          <w:rStyle w:val="CommentReference"/>
        </w:rPr>
        <w:commentReference w:id="4"/>
      </w:r>
      <w:r w:rsidR="00C8525D">
        <w:rPr>
          <w:noProof/>
        </w:rPr>
        <w:t>.</w:t>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EE0EF9">
      <w:pPr>
        <w:pStyle w:val="NoSpacing"/>
        <w:jc w:val="both"/>
        <w:rPr>
          <w:rFonts w:ascii="Courier New" w:hAnsi="Courier New" w:cs="Courier New"/>
          <w:noProof/>
          <w:sz w:val="16"/>
          <w:szCs w:val="16"/>
        </w:rPr>
      </w:pPr>
    </w:p>
    <w:p w14:paraId="1E98BF9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EE0EF9">
      <w:pPr>
        <w:pStyle w:val="NoSpacing"/>
        <w:jc w:val="both"/>
        <w:rPr>
          <w:rFonts w:ascii="Courier New" w:hAnsi="Courier New" w:cs="Courier New"/>
          <w:noProof/>
          <w:sz w:val="16"/>
          <w:szCs w:val="16"/>
        </w:rPr>
      </w:pPr>
    </w:p>
    <w:p w14:paraId="1C4242E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JND_Difference, </w:t>
      </w:r>
    </w:p>
    <w:p w14:paraId="121CE0E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0E466B5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7749715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578D113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EE0EF9">
      <w:pPr>
        <w:pStyle w:val="NoSpacing"/>
        <w:jc w:val="both"/>
        <w:rPr>
          <w:rFonts w:ascii="Courier New" w:hAnsi="Courier New" w:cs="Courier New"/>
          <w:noProof/>
          <w:sz w:val="16"/>
          <w:szCs w:val="16"/>
        </w:rPr>
      </w:pPr>
    </w:p>
    <w:p w14:paraId="296F3CB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StandardValues,</w:t>
      </w:r>
    </w:p>
    <w:p w14:paraId="47641F1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8CF77D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EE0EF9">
      <w:pPr>
        <w:pStyle w:val="NoSpacing"/>
        <w:jc w:val="both"/>
        <w:rPr>
          <w:rFonts w:ascii="Courier New" w:hAnsi="Courier New" w:cs="Courier New"/>
          <w:noProof/>
          <w:sz w:val="16"/>
          <w:szCs w:val="16"/>
        </w:rPr>
      </w:pPr>
    </w:p>
    <w:p w14:paraId="499630E9" w14:textId="0920A0D2"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E0EF9">
      <w:pPr>
        <w:pStyle w:val="NoSpacing"/>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DA0A6B">
      <w:pPr>
        <w:pStyle w:val="NoSpacing"/>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DA0A6B">
      <w:pPr>
        <w:pStyle w:val="NoSpacing"/>
        <w:jc w:val="both"/>
        <w:rPr>
          <w:rFonts w:ascii="Courier New" w:hAnsi="Courier New" w:cs="Courier New"/>
          <w:noProof/>
          <w:sz w:val="16"/>
          <w:szCs w:val="16"/>
        </w:rPr>
      </w:pPr>
    </w:p>
    <w:p w14:paraId="50CF1E6F" w14:textId="54540678"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DA0A6B">
      <w:pPr>
        <w:pStyle w:val="NoSpacing"/>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E0EF9">
      <w:pPr>
        <w:pStyle w:val="NoSpacing"/>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F1184E">
      <w:pPr>
        <w:pStyle w:val="NoSpacing"/>
        <w:jc w:val="both"/>
        <w:rPr>
          <w:rFonts w:ascii="Courier New" w:hAnsi="Courier New" w:cs="Courier New"/>
          <w:noProof/>
          <w:sz w:val="16"/>
          <w:szCs w:val="16"/>
        </w:rPr>
      </w:pPr>
    </w:p>
    <w:p w14:paraId="1C82CDE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F1184E">
      <w:pPr>
        <w:pStyle w:val="NoSpacing"/>
        <w:jc w:val="both"/>
        <w:rPr>
          <w:rFonts w:ascii="Courier New" w:hAnsi="Courier New" w:cs="Courier New"/>
          <w:noProof/>
          <w:sz w:val="16"/>
          <w:szCs w:val="16"/>
        </w:rPr>
      </w:pPr>
    </w:p>
    <w:p w14:paraId="6AA39E7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for n in Range_Participants</w:t>
      </w:r>
    </w:p>
    <w:p w14:paraId="7302EC5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5D09391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712FB15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DB3374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F1184E">
      <w:pPr>
        <w:pStyle w:val="NoSpacing"/>
        <w:jc w:val="both"/>
        <w:rPr>
          <w:rFonts w:ascii="Courier New" w:hAnsi="Courier New" w:cs="Courier New"/>
          <w:noProof/>
          <w:sz w:val="16"/>
          <w:szCs w:val="16"/>
        </w:rPr>
      </w:pPr>
    </w:p>
    <w:p w14:paraId="2729943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F1184E">
      <w:pPr>
        <w:pStyle w:val="NoSpacing"/>
        <w:jc w:val="both"/>
        <w:rPr>
          <w:rFonts w:ascii="Courier New" w:hAnsi="Courier New" w:cs="Courier New"/>
          <w:noProof/>
          <w:sz w:val="16"/>
          <w:szCs w:val="16"/>
        </w:rPr>
      </w:pPr>
    </w:p>
    <w:p w14:paraId="6977D1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F1184E">
      <w:pPr>
        <w:pStyle w:val="NoSpacing"/>
        <w:jc w:val="both"/>
        <w:rPr>
          <w:rFonts w:ascii="Courier New" w:hAnsi="Courier New" w:cs="Courier New"/>
          <w:noProof/>
          <w:sz w:val="16"/>
          <w:szCs w:val="16"/>
        </w:rPr>
      </w:pPr>
    </w:p>
    <w:p w14:paraId="72EE5EE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Duration=((Dates.now()) - TimeStartTrial))</w:t>
      </w:r>
    </w:p>
    <w:p w14:paraId="135F798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mean(Pvalues_Precision .&lt; 0.05), " ", PowerfulDataframe[!,:Duration][CurrentRunthrough], " END. ")</w:t>
      </w:r>
    </w:p>
    <w:p w14:paraId="239AD2F0" w14:textId="77777777" w:rsidR="00F1184E" w:rsidRPr="00F1184E" w:rsidRDefault="00F1184E" w:rsidP="00F1184E">
      <w:pPr>
        <w:pStyle w:val="NoSpacing"/>
        <w:jc w:val="both"/>
        <w:rPr>
          <w:rFonts w:ascii="Courier New" w:hAnsi="Courier New" w:cs="Courier New"/>
          <w:noProof/>
          <w:sz w:val="16"/>
          <w:szCs w:val="16"/>
        </w:rPr>
      </w:pPr>
    </w:p>
    <w:p w14:paraId="059AF6F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3159C654" w:rsidR="00F1184E" w:rsidRDefault="00F1184E" w:rsidP="00F1184E">
      <w:pPr>
        <w:pStyle w:val="NoSpacing"/>
        <w:jc w:val="both"/>
        <w:rPr>
          <w:rFonts w:cstheme="minorHAnsi"/>
          <w:noProof/>
        </w:rPr>
      </w:pPr>
      <w:r>
        <w:rPr>
          <w:rFonts w:cstheme="minorHAnsi"/>
          <w:noProof/>
        </w:rPr>
        <w:t>Finally, we can sa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F1184E">
      <w:pPr>
        <w:pStyle w:val="NoSpacing"/>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648EEAD8"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F1184E">
      <w:pPr>
        <w:pStyle w:val="NoSpacing"/>
        <w:jc w:val="both"/>
        <w:rPr>
          <w:rFonts w:ascii="Courier New" w:hAnsi="Courier New" w:cs="Courier New"/>
          <w:noProof/>
          <w:sz w:val="16"/>
          <w:szCs w:val="16"/>
        </w:rPr>
      </w:pPr>
      <w:r w:rsidRPr="00C84987">
        <w:rPr>
          <w:rFonts w:ascii="Courier New" w:hAnsi="Courier New" w:cs="Courier New"/>
          <w:noProof/>
          <w:sz w:val="16"/>
          <w:szCs w:val="16"/>
        </w:rPr>
        <w:t>"""</w:t>
      </w:r>
    </w:p>
    <w:p w14:paraId="02568076" w14:textId="77777777" w:rsidR="00BF1D2B" w:rsidRDefault="00BF1D2B" w:rsidP="00F1184E">
      <w:pPr>
        <w:pStyle w:val="NoSpacing"/>
        <w:jc w:val="both"/>
        <w:rPr>
          <w:rFonts w:cstheme="minorHAnsi"/>
          <w:noProof/>
        </w:rPr>
      </w:pPr>
    </w:p>
    <w:p w14:paraId="7241298C" w14:textId="77777777" w:rsidR="004F03F8" w:rsidRDefault="004F03F8" w:rsidP="004F03F8">
      <w:pPr>
        <w:pStyle w:val="NoSpacing"/>
        <w:keepNext/>
        <w:jc w:val="both"/>
      </w:pPr>
      <w:r>
        <w:rPr>
          <w:rFonts w:cstheme="minorHAnsi"/>
          <w:noProof/>
        </w:rPr>
        <w:lastRenderedPageBreak/>
        <w:drawing>
          <wp:inline distT="0" distB="0" distL="0" distR="0" wp14:anchorId="16F45409" wp14:editId="30A70477">
            <wp:extent cx="5943600" cy="4752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14:paraId="33FEF84E" w14:textId="77777777" w:rsidR="004F03F8" w:rsidRPr="004F03F8" w:rsidRDefault="004F03F8" w:rsidP="004F03F8">
      <w:pPr>
        <w:pStyle w:val="Caption"/>
        <w:jc w:val="both"/>
      </w:pPr>
      <w:r>
        <w:t xml:space="preserve">Figure </w:t>
      </w:r>
      <w:fldSimple w:instr=" SEQ Figure \* ARABIC ">
        <w:r>
          <w:t>4</w:t>
        </w:r>
      </w:fldSimple>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0ADBBB1F" w14:textId="57889956" w:rsidR="001D4697" w:rsidRDefault="001D4697" w:rsidP="004F03F8">
      <w:pPr>
        <w:pStyle w:val="Caption"/>
        <w:jc w:val="both"/>
        <w:rPr>
          <w:rFonts w:cstheme="minorHAnsi"/>
          <w:noProof/>
        </w:rPr>
      </w:pPr>
    </w:p>
    <w:p w14:paraId="26CD16E4" w14:textId="24F3E183" w:rsidR="002C019E" w:rsidRDefault="002C019E" w:rsidP="00F1184E">
      <w:pPr>
        <w:pStyle w:val="NoSpacing"/>
        <w:jc w:val="both"/>
        <w:rPr>
          <w:rFonts w:cstheme="minorHAnsi"/>
          <w:noProof/>
        </w:rPr>
      </w:pPr>
    </w:p>
    <w:p w14:paraId="3B1F3505" w14:textId="48FC5679" w:rsidR="002C019E" w:rsidRPr="001D4697" w:rsidRDefault="002C019E" w:rsidP="002C019E">
      <w:pPr>
        <w:pStyle w:val="Heading3"/>
        <w:rPr>
          <w:noProof/>
        </w:rPr>
      </w:pPr>
      <w:r w:rsidRPr="001D4697">
        <w:rPr>
          <w:noProof/>
        </w:rPr>
        <w:t xml:space="preserve">R vs. Julia: </w:t>
      </w:r>
      <w:r w:rsidR="00375F9F" w:rsidRPr="001D4697">
        <w:rPr>
          <w:noProof/>
        </w:rPr>
        <w:t xml:space="preserve">Different </w:t>
      </w:r>
      <w:r w:rsidR="001D4697" w:rsidRPr="001D4697">
        <w:rPr>
          <w:noProof/>
        </w:rPr>
        <w:t>Co</w:t>
      </w:r>
      <w:r w:rsidR="001D4697">
        <w:rPr>
          <w:noProof/>
        </w:rPr>
        <w:t>nfigurations</w:t>
      </w:r>
    </w:p>
    <w:p w14:paraId="61FF9589" w14:textId="12736D04" w:rsidR="002C019E" w:rsidRDefault="00BC0A75" w:rsidP="002C019E">
      <w:r>
        <w:t xml:space="preserve">We used the above procedures to compute the speed for the same operations in Julia, but using </w:t>
      </w:r>
      <w:proofErr w:type="spellStart"/>
      <w:r>
        <w:t>RCall</w:t>
      </w:r>
      <w:proofErr w:type="spellEnd"/>
      <w:r>
        <w:t xml:space="preserve"> to simulate the </w:t>
      </w:r>
      <w:proofErr w:type="spellStart"/>
      <w:r>
        <w:t>dataframes</w:t>
      </w:r>
      <w:proofErr w:type="spellEnd"/>
      <w:r w:rsidR="00DB6100">
        <w:t>, and</w:t>
      </w:r>
      <w:r>
        <w:t xml:space="preserve"> in native R Code. We vary the numbers of repetitions and participants and report the mean durations for each computation.</w:t>
      </w:r>
      <w:r w:rsidR="00DB6100">
        <w:t xml:space="preserve"> The other parameters are the following:</w:t>
      </w:r>
    </w:p>
    <w:p w14:paraId="12AF7676"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Range_PSE_Difference = 0.1</w:t>
      </w:r>
    </w:p>
    <w:p w14:paraId="70604DE7"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Range_JND_Difference = 0.2</w:t>
      </w:r>
    </w:p>
    <w:p w14:paraId="39998A3C"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Multiplicator_PSE_Standard = 0</w:t>
      </w:r>
    </w:p>
    <w:p w14:paraId="5258E840"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Multiplicator_SD_Standard = 0.108</w:t>
      </w:r>
    </w:p>
    <w:p w14:paraId="37D2D1E4"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SD_ResponseFunction = 0.1</w:t>
      </w:r>
    </w:p>
    <w:p w14:paraId="2DCAEE39"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Mean_Variability_Between = 0.1</w:t>
      </w:r>
    </w:p>
    <w:p w14:paraId="7129FA88" w14:textId="5D21C4BE"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SD_Variability_Between = 0.1</w:t>
      </w:r>
    </w:p>
    <w:p w14:paraId="192737DA" w14:textId="15F7DCB1" w:rsidR="00375F9F" w:rsidRDefault="00375F9F" w:rsidP="00EE0EF9">
      <w:pPr>
        <w:pStyle w:val="NoSpacing"/>
        <w:jc w:val="both"/>
        <w:rPr>
          <w:rFonts w:cstheme="minorHAnsi"/>
          <w:noProof/>
        </w:rPr>
      </w:pPr>
    </w:p>
    <w:p w14:paraId="08F79A9D" w14:textId="77777777" w:rsidR="00457EB4" w:rsidRDefault="001B3F46" w:rsidP="00457EB4">
      <w:pPr>
        <w:pStyle w:val="NoSpacing"/>
        <w:keepNext/>
        <w:jc w:val="both"/>
      </w:pPr>
      <w:r>
        <w:rPr>
          <w:rFonts w:cstheme="minorHAnsi"/>
          <w:noProof/>
        </w:rPr>
        <w:lastRenderedPageBreak/>
        <w:drawing>
          <wp:inline distT="0" distB="0" distL="0" distR="0" wp14:anchorId="3D109FD1" wp14:editId="5FDEADC8">
            <wp:extent cx="593407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p>
    <w:p w14:paraId="60DA4073" w14:textId="69B13EEC" w:rsidR="001B3F46" w:rsidRDefault="00457EB4" w:rsidP="00457EB4">
      <w:pPr>
        <w:pStyle w:val="Caption"/>
        <w:jc w:val="both"/>
        <w:rPr>
          <w:rFonts w:cstheme="minorHAnsi"/>
          <w:noProof/>
        </w:rPr>
      </w:pPr>
      <w:r>
        <w:t xml:space="preserve">Figure </w:t>
      </w:r>
      <w:fldSimple w:instr=" SEQ Figure \* ARABIC ">
        <w:r w:rsidR="004F03F8">
          <w:rPr>
            <w:noProof/>
          </w:rPr>
          <w:t>5</w:t>
        </w:r>
      </w:fldSimple>
      <w:r>
        <w:t>: Frequency of p values per bin of 0.05 for different fitting methods. The gradient from blue over red to orange indicates the frequency. A. P values for PSE differences when there is no effect (</w:t>
      </w:r>
      <w:proofErr w:type="spellStart"/>
      <w:r>
        <w:t>PSE_Difference</w:t>
      </w:r>
      <w:proofErr w:type="spellEnd"/>
      <w:r>
        <w:t xml:space="preserve"> = 0). B. P values for JND differences when there is no effect (</w:t>
      </w:r>
      <w:proofErr w:type="spellStart"/>
      <w:r>
        <w:t>JND_Difference</w:t>
      </w:r>
      <w:proofErr w:type="spellEnd"/>
      <w:r>
        <w:t xml:space="preserve"> = 0). C. P values for PSE differences when there is a small effect (</w:t>
      </w:r>
      <w:proofErr w:type="spellStart"/>
      <w:r>
        <w:t>PSE_difference</w:t>
      </w:r>
      <w:proofErr w:type="spellEnd"/>
      <w:r>
        <w:t xml:space="preserve"> = 0.025). C. P values for JND differences when there is a small effect (</w:t>
      </w:r>
      <w:proofErr w:type="spellStart"/>
      <w:r>
        <w:t>JND_Difference</w:t>
      </w:r>
      <w:proofErr w:type="spellEnd"/>
      <w:r>
        <w:t xml:space="preserve"> = 0.05).</w:t>
      </w:r>
    </w:p>
    <w:p w14:paraId="5B646232" w14:textId="7EA48A3C" w:rsidR="001B3F46" w:rsidRDefault="001B3F46" w:rsidP="00EE0EF9">
      <w:pPr>
        <w:pStyle w:val="NoSpacing"/>
        <w:jc w:val="both"/>
        <w:rPr>
          <w:rFonts w:cstheme="minorHAnsi"/>
          <w:noProof/>
        </w:rPr>
      </w:pPr>
    </w:p>
    <w:p w14:paraId="09582C97" w14:textId="16B35C06" w:rsidR="00457EB4" w:rsidRDefault="00457EB4" w:rsidP="00EE0EF9">
      <w:pPr>
        <w:pStyle w:val="NoSpacing"/>
        <w:jc w:val="both"/>
        <w:rPr>
          <w:rFonts w:cstheme="minorHAnsi"/>
          <w:noProof/>
        </w:rPr>
      </w:pPr>
    </w:p>
    <w:p w14:paraId="205E2D76" w14:textId="77777777" w:rsidR="00457EB4" w:rsidRDefault="00457EB4" w:rsidP="00457EB4">
      <w:pPr>
        <w:pStyle w:val="NoSpacing"/>
        <w:keepNext/>
        <w:jc w:val="both"/>
      </w:pPr>
      <w:r>
        <w:rPr>
          <w:rFonts w:cstheme="minorHAnsi"/>
          <w:noProof/>
        </w:rPr>
        <w:lastRenderedPageBreak/>
        <w:drawing>
          <wp:inline distT="0" distB="0" distL="0" distR="0" wp14:anchorId="4BB8EEFE" wp14:editId="49D1E1ED">
            <wp:extent cx="5943600" cy="3714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79DE0A5F" w14:textId="6C585C8E" w:rsidR="00457EB4" w:rsidRDefault="00457EB4" w:rsidP="00457EB4">
      <w:pPr>
        <w:pStyle w:val="Caption"/>
        <w:jc w:val="both"/>
        <w:rPr>
          <w:rFonts w:cstheme="minorHAnsi"/>
          <w:noProof/>
        </w:rPr>
      </w:pPr>
      <w:r>
        <w:t xml:space="preserve">Figure </w:t>
      </w:r>
      <w:fldSimple w:instr=" SEQ Figure \* ARABIC ">
        <w:r w:rsidR="004F03F8">
          <w:rPr>
            <w:noProof/>
          </w:rPr>
          <w:t>6</w:t>
        </w:r>
      </w:fldSimple>
      <w:r w:rsidR="002A2671">
        <w:t>: Log median durations</w:t>
      </w:r>
      <w:r w:rsidR="00A82949">
        <w:t xml:space="preserve"> to fit GLMMs in different languages and with different configurations (color-coded), for datasets of different sizes. We illustrate the durations for 10, 12, 14, 16, 18 and 20 participants (x axis), and 30, 40, 50 and 60 trials per staircase (different panels).</w:t>
      </w:r>
    </w:p>
    <w:p w14:paraId="6B7B9232" w14:textId="77777777" w:rsidR="00457EB4" w:rsidRDefault="00457EB4" w:rsidP="00EE0EF9">
      <w:pPr>
        <w:pStyle w:val="NoSpacing"/>
        <w:jc w:val="both"/>
        <w:rPr>
          <w:rFonts w:cstheme="minorHAnsi"/>
          <w:noProof/>
        </w:rPr>
      </w:pPr>
    </w:p>
    <w:p w14:paraId="771CBD90" w14:textId="77777777" w:rsidR="00375F9F" w:rsidRDefault="00375F9F" w:rsidP="00EE0EF9">
      <w:pPr>
        <w:pStyle w:val="NoSpacing"/>
        <w:jc w:val="both"/>
        <w:rPr>
          <w:rFonts w:cstheme="minorHAnsi"/>
          <w:noProof/>
        </w:rPr>
      </w:pPr>
    </w:p>
    <w:p w14:paraId="6DC306FE" w14:textId="3C22D0D3" w:rsidR="00DB6100" w:rsidRDefault="00622063" w:rsidP="00EE0EF9">
      <w:pPr>
        <w:pStyle w:val="NoSpacing"/>
        <w:jc w:val="both"/>
        <w:rPr>
          <w:rFonts w:cstheme="minorHAnsi"/>
          <w:noProof/>
        </w:rPr>
      </w:pPr>
      <w:r>
        <w:rPr>
          <w:rFonts w:cstheme="minorHAnsi"/>
          <w:noProof/>
        </w:rPr>
        <w:t>A</w:t>
      </w:r>
      <w:r w:rsidR="00734A14">
        <w:rPr>
          <w:rFonts w:cstheme="minorHAnsi"/>
          <w:noProof/>
        </w:rPr>
        <w:t>sdasdasa</w:t>
      </w:r>
    </w:p>
    <w:p w14:paraId="2FDDF7E6" w14:textId="1EB206B2" w:rsidR="00622063" w:rsidRDefault="00622063" w:rsidP="00EE0EF9">
      <w:pPr>
        <w:pStyle w:val="NoSpacing"/>
        <w:jc w:val="both"/>
        <w:rPr>
          <w:rFonts w:cstheme="minorHAnsi"/>
          <w:noProof/>
        </w:rPr>
      </w:pPr>
    </w:p>
    <w:p w14:paraId="2EB79E8D" w14:textId="00F0868D" w:rsidR="00622063" w:rsidRDefault="00622063" w:rsidP="00EE0EF9">
      <w:pPr>
        <w:pStyle w:val="NoSpacing"/>
        <w:jc w:val="both"/>
        <w:rPr>
          <w:rFonts w:cstheme="minorHAnsi"/>
          <w:noProof/>
        </w:rPr>
      </w:pPr>
      <w:r>
        <w:rPr>
          <w:rFonts w:cstheme="minorHAnsi"/>
          <w:noProof/>
        </w:rPr>
        <w:t>Fitting:</w:t>
      </w:r>
    </w:p>
    <w:p w14:paraId="26668F23" w14:textId="478E093B" w:rsidR="00622063" w:rsidRDefault="00622063" w:rsidP="00EE0EF9">
      <w:pPr>
        <w:pStyle w:val="NoSpacing"/>
        <w:jc w:val="both"/>
        <w:rPr>
          <w:rFonts w:cstheme="minorHAnsi"/>
          <w:noProof/>
        </w:rPr>
      </w:pPr>
    </w:p>
    <w:p w14:paraId="3B79D3A0" w14:textId="77777777" w:rsidR="00622063" w:rsidRPr="002A2671" w:rsidRDefault="00622063" w:rsidP="00EE0EF9">
      <w:pPr>
        <w:pStyle w:val="NoSpacing"/>
        <w:jc w:val="both"/>
        <w:rPr>
          <w:rFonts w:cstheme="minorHAnsi"/>
          <w:noProof/>
        </w:rPr>
      </w:pPr>
      <w:r w:rsidRPr="002A2671">
        <w:rPr>
          <w:rFonts w:cstheme="minorHAnsi"/>
          <w:noProof/>
        </w:rPr>
        <w:t xml:space="preserve">Julia: </w:t>
      </w:r>
    </w:p>
    <w:p w14:paraId="2F0507C5" w14:textId="3177A53F" w:rsidR="00622063" w:rsidRPr="002A2671" w:rsidRDefault="00622063" w:rsidP="00EE0EF9">
      <w:pPr>
        <w:pStyle w:val="NoSpacing"/>
        <w:jc w:val="both"/>
        <w:rPr>
          <w:rFonts w:cstheme="minorHAnsi"/>
          <w:noProof/>
        </w:rPr>
      </w:pPr>
    </w:p>
    <w:p w14:paraId="48560470" w14:textId="4196E7E3" w:rsidR="00622063" w:rsidRPr="002A2671" w:rsidRDefault="00252DE0" w:rsidP="00EE0EF9">
      <w:pPr>
        <w:pStyle w:val="NoSpacing"/>
        <w:jc w:val="both"/>
        <w:rPr>
          <w:rFonts w:cstheme="minorHAnsi"/>
          <w:noProof/>
        </w:rPr>
      </w:pPr>
      <w:r w:rsidRPr="002A2671">
        <w:rPr>
          <w:rFonts w:cstheme="minorHAnsi"/>
          <w:noProof/>
        </w:rPr>
        <w:t>Fast = nAQP</w:t>
      </w:r>
    </w:p>
    <w:p w14:paraId="6CC176C8" w14:textId="0ADB87DB" w:rsidR="00817A72" w:rsidRPr="002A2671" w:rsidRDefault="00817A72" w:rsidP="00EE0EF9">
      <w:pPr>
        <w:pStyle w:val="NoSpacing"/>
        <w:jc w:val="both"/>
        <w:rPr>
          <w:rFonts w:cstheme="minorHAnsi"/>
          <w:noProof/>
        </w:rPr>
      </w:pPr>
      <w:r w:rsidRPr="002A2671">
        <w:rPr>
          <w:rFonts w:cstheme="minorHAnsi"/>
          <w:noProof/>
        </w:rPr>
        <w:t>Optimizers:</w:t>
      </w:r>
    </w:p>
    <w:p w14:paraId="7FE4C0CE" w14:textId="05C58C3C" w:rsidR="00622063" w:rsidRPr="002A2671" w:rsidRDefault="00622063" w:rsidP="00EE0EF9">
      <w:pPr>
        <w:pStyle w:val="NoSpacing"/>
        <w:jc w:val="both"/>
        <w:rPr>
          <w:rFonts w:cstheme="minorHAnsi"/>
          <w:noProof/>
        </w:rPr>
      </w:pPr>
    </w:p>
    <w:p w14:paraId="06A194C5" w14:textId="2677B359" w:rsidR="00622063" w:rsidRPr="002A2671" w:rsidRDefault="00622063" w:rsidP="00EE0EF9">
      <w:pPr>
        <w:pStyle w:val="NoSpacing"/>
        <w:jc w:val="both"/>
        <w:rPr>
          <w:rFonts w:cstheme="minorHAnsi"/>
          <w:noProof/>
        </w:rPr>
      </w:pPr>
      <w:r w:rsidRPr="002A2671">
        <w:rPr>
          <w:rFonts w:cstheme="minorHAnsi"/>
          <w:noProof/>
        </w:rPr>
        <w:t>R:</w:t>
      </w:r>
    </w:p>
    <w:p w14:paraId="592813CE" w14:textId="25D5081D" w:rsidR="00622063" w:rsidRPr="002A2671" w:rsidRDefault="00622063" w:rsidP="00EE0EF9">
      <w:pPr>
        <w:pStyle w:val="NoSpacing"/>
        <w:jc w:val="both"/>
        <w:rPr>
          <w:rFonts w:cstheme="minorHAnsi"/>
          <w:noProof/>
        </w:rPr>
      </w:pPr>
      <w:r w:rsidRPr="002A2671">
        <w:rPr>
          <w:rFonts w:cstheme="minorHAnsi"/>
          <w:noProof/>
        </w:rPr>
        <w:t>Optimizer</w:t>
      </w:r>
      <w:r w:rsidR="00817A72" w:rsidRPr="002A2671">
        <w:rPr>
          <w:rFonts w:cstheme="minorHAnsi"/>
          <w:noProof/>
        </w:rPr>
        <w:t xml:space="preserve">s: </w:t>
      </w:r>
    </w:p>
    <w:p w14:paraId="67C78BA9" w14:textId="54D9311C" w:rsidR="00622063" w:rsidRPr="002A2671" w:rsidRDefault="00622063" w:rsidP="00EE0EF9">
      <w:pPr>
        <w:pStyle w:val="NoSpacing"/>
        <w:jc w:val="both"/>
        <w:rPr>
          <w:rFonts w:cstheme="minorHAnsi"/>
          <w:noProof/>
        </w:rPr>
      </w:pPr>
      <w:r w:rsidRPr="002A2671">
        <w:rPr>
          <w:rFonts w:cstheme="minorHAnsi"/>
          <w:noProof/>
        </w:rPr>
        <w:t>nAQP</w:t>
      </w:r>
    </w:p>
    <w:sectPr w:rsidR="00622063" w:rsidRPr="002A26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07T01:55:00Z" w:initials="BJ">
    <w:p w14:paraId="3EB93224" w14:textId="6BB603CB" w:rsidR="002A2671" w:rsidRDefault="002A2671">
      <w:pPr>
        <w:pStyle w:val="CommentText"/>
      </w:pPr>
      <w:r>
        <w:rPr>
          <w:rStyle w:val="CommentReference"/>
        </w:rPr>
        <w:annotationRef/>
      </w:r>
      <w:r>
        <w:t>(ANALYTIC WAY TO DO THAT?)</w:t>
      </w:r>
    </w:p>
  </w:comment>
  <w:comment w:id="1" w:author="Björn Jörges" w:date="2020-04-07T01:55:00Z" w:initials="BJ">
    <w:p w14:paraId="187772CB" w14:textId="397B870D" w:rsidR="002A2671" w:rsidRDefault="002A2671">
      <w:pPr>
        <w:pStyle w:val="CommentText"/>
      </w:pPr>
      <w:r>
        <w:rPr>
          <w:rStyle w:val="CommentReference"/>
        </w:rPr>
        <w:annotationRef/>
      </w:r>
    </w:p>
  </w:comment>
  <w:comment w:id="4" w:author="Björn Jörges" w:date="2020-04-20T02:54:00Z" w:initials="BJ">
    <w:p w14:paraId="08510752" w14:textId="08B60E63" w:rsidR="002A2671" w:rsidRDefault="002A2671">
      <w:pPr>
        <w:pStyle w:val="CommentText"/>
      </w:pPr>
      <w:r>
        <w:rPr>
          <w:rStyle w:val="CommentReference"/>
        </w:rPr>
        <w:annotationRef/>
      </w:r>
      <w:r>
        <w:rPr>
          <w:rStyle w:val="CommentReference"/>
        </w:rPr>
        <w:t>Write instru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B93224" w15:done="0"/>
  <w15:commentEx w15:paraId="187772CB" w15:paraIdParent="3EB93224" w15:done="0"/>
  <w15:commentEx w15:paraId="085107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B93224" w16cid:durableId="22365BFC"/>
  <w16cid:commentId w16cid:paraId="187772CB" w16cid:durableId="22365BFF"/>
  <w16cid:commentId w16cid:paraId="08510752" w16cid:durableId="22478D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89C1B9" w14:textId="77777777" w:rsidR="00944880" w:rsidRDefault="00944880" w:rsidP="002C019E">
      <w:pPr>
        <w:spacing w:after="0" w:line="240" w:lineRule="auto"/>
      </w:pPr>
      <w:r>
        <w:separator/>
      </w:r>
    </w:p>
  </w:endnote>
  <w:endnote w:type="continuationSeparator" w:id="0">
    <w:p w14:paraId="6A774BB3" w14:textId="77777777" w:rsidR="00944880" w:rsidRDefault="00944880"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18392F" w14:textId="77777777" w:rsidR="00944880" w:rsidRDefault="00944880" w:rsidP="002C019E">
      <w:pPr>
        <w:spacing w:after="0" w:line="240" w:lineRule="auto"/>
      </w:pPr>
      <w:r>
        <w:separator/>
      </w:r>
    </w:p>
  </w:footnote>
  <w:footnote w:type="continuationSeparator" w:id="0">
    <w:p w14:paraId="694B1201" w14:textId="77777777" w:rsidR="00944880" w:rsidRDefault="00944880"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44BE"/>
    <w:rsid w:val="00014E05"/>
    <w:rsid w:val="00031482"/>
    <w:rsid w:val="00034106"/>
    <w:rsid w:val="00044D85"/>
    <w:rsid w:val="00055B22"/>
    <w:rsid w:val="0006511D"/>
    <w:rsid w:val="000826C4"/>
    <w:rsid w:val="00091269"/>
    <w:rsid w:val="00094B8C"/>
    <w:rsid w:val="000A0A4C"/>
    <w:rsid w:val="000A2575"/>
    <w:rsid w:val="000A60D3"/>
    <w:rsid w:val="000A74F9"/>
    <w:rsid w:val="000C1191"/>
    <w:rsid w:val="000C5326"/>
    <w:rsid w:val="000D0776"/>
    <w:rsid w:val="000E221D"/>
    <w:rsid w:val="000F0EBA"/>
    <w:rsid w:val="00102607"/>
    <w:rsid w:val="00104D08"/>
    <w:rsid w:val="001059AD"/>
    <w:rsid w:val="0011684E"/>
    <w:rsid w:val="001460B7"/>
    <w:rsid w:val="001465E6"/>
    <w:rsid w:val="0015249C"/>
    <w:rsid w:val="00164B0B"/>
    <w:rsid w:val="00167063"/>
    <w:rsid w:val="00173447"/>
    <w:rsid w:val="00174B3A"/>
    <w:rsid w:val="001A02F7"/>
    <w:rsid w:val="001A0A4D"/>
    <w:rsid w:val="001A56FB"/>
    <w:rsid w:val="001B3F46"/>
    <w:rsid w:val="001C1490"/>
    <w:rsid w:val="001D4697"/>
    <w:rsid w:val="001F268B"/>
    <w:rsid w:val="0020291A"/>
    <w:rsid w:val="00206769"/>
    <w:rsid w:val="00232D4A"/>
    <w:rsid w:val="00232DEC"/>
    <w:rsid w:val="00236B34"/>
    <w:rsid w:val="002505AC"/>
    <w:rsid w:val="00252DE0"/>
    <w:rsid w:val="00277FC4"/>
    <w:rsid w:val="00282FEE"/>
    <w:rsid w:val="00287858"/>
    <w:rsid w:val="002A0D12"/>
    <w:rsid w:val="002A2671"/>
    <w:rsid w:val="002C019E"/>
    <w:rsid w:val="002C4F5B"/>
    <w:rsid w:val="002D2481"/>
    <w:rsid w:val="002E0125"/>
    <w:rsid w:val="002F28ED"/>
    <w:rsid w:val="00320607"/>
    <w:rsid w:val="00356920"/>
    <w:rsid w:val="00375F9F"/>
    <w:rsid w:val="00395CE5"/>
    <w:rsid w:val="003F101E"/>
    <w:rsid w:val="00423EC7"/>
    <w:rsid w:val="004260CF"/>
    <w:rsid w:val="004330F3"/>
    <w:rsid w:val="00444703"/>
    <w:rsid w:val="00457411"/>
    <w:rsid w:val="00457EB4"/>
    <w:rsid w:val="00460701"/>
    <w:rsid w:val="00463638"/>
    <w:rsid w:val="00470A72"/>
    <w:rsid w:val="00470D38"/>
    <w:rsid w:val="004A14E4"/>
    <w:rsid w:val="004A3772"/>
    <w:rsid w:val="004D60B0"/>
    <w:rsid w:val="004E11D5"/>
    <w:rsid w:val="004E1C1C"/>
    <w:rsid w:val="004F03F8"/>
    <w:rsid w:val="004F2F02"/>
    <w:rsid w:val="004F568A"/>
    <w:rsid w:val="004F615F"/>
    <w:rsid w:val="005020AA"/>
    <w:rsid w:val="005042B4"/>
    <w:rsid w:val="00532A08"/>
    <w:rsid w:val="0053634C"/>
    <w:rsid w:val="005405D2"/>
    <w:rsid w:val="00542307"/>
    <w:rsid w:val="00566282"/>
    <w:rsid w:val="00566DD9"/>
    <w:rsid w:val="00571EA5"/>
    <w:rsid w:val="00573C02"/>
    <w:rsid w:val="00583554"/>
    <w:rsid w:val="00586BEF"/>
    <w:rsid w:val="005C52A8"/>
    <w:rsid w:val="005C7C7B"/>
    <w:rsid w:val="0061363D"/>
    <w:rsid w:val="006158D2"/>
    <w:rsid w:val="00622063"/>
    <w:rsid w:val="0063391D"/>
    <w:rsid w:val="00652EB8"/>
    <w:rsid w:val="00655902"/>
    <w:rsid w:val="00656C7B"/>
    <w:rsid w:val="0066290C"/>
    <w:rsid w:val="006632B6"/>
    <w:rsid w:val="00665BD9"/>
    <w:rsid w:val="006941F6"/>
    <w:rsid w:val="00696830"/>
    <w:rsid w:val="006B6DB3"/>
    <w:rsid w:val="006C78E0"/>
    <w:rsid w:val="006F3208"/>
    <w:rsid w:val="006F47BD"/>
    <w:rsid w:val="006F4DEE"/>
    <w:rsid w:val="0070207D"/>
    <w:rsid w:val="007249AA"/>
    <w:rsid w:val="00730F74"/>
    <w:rsid w:val="00734A14"/>
    <w:rsid w:val="00775ACF"/>
    <w:rsid w:val="00782908"/>
    <w:rsid w:val="00783C56"/>
    <w:rsid w:val="007A3941"/>
    <w:rsid w:val="007B1C23"/>
    <w:rsid w:val="007C2A70"/>
    <w:rsid w:val="007C3868"/>
    <w:rsid w:val="007D0ECC"/>
    <w:rsid w:val="007D3B6E"/>
    <w:rsid w:val="007E4B36"/>
    <w:rsid w:val="007F5F9D"/>
    <w:rsid w:val="00805342"/>
    <w:rsid w:val="0081026C"/>
    <w:rsid w:val="00810B39"/>
    <w:rsid w:val="00817A72"/>
    <w:rsid w:val="00853477"/>
    <w:rsid w:val="00856393"/>
    <w:rsid w:val="00865157"/>
    <w:rsid w:val="008763B0"/>
    <w:rsid w:val="0089698A"/>
    <w:rsid w:val="00897FDE"/>
    <w:rsid w:val="008D255B"/>
    <w:rsid w:val="008F3297"/>
    <w:rsid w:val="008F5E3E"/>
    <w:rsid w:val="008F6EEB"/>
    <w:rsid w:val="0090370D"/>
    <w:rsid w:val="00904C9F"/>
    <w:rsid w:val="0091715E"/>
    <w:rsid w:val="009262E2"/>
    <w:rsid w:val="00927C15"/>
    <w:rsid w:val="00937381"/>
    <w:rsid w:val="009446EB"/>
    <w:rsid w:val="00944880"/>
    <w:rsid w:val="00951C0C"/>
    <w:rsid w:val="00961CC3"/>
    <w:rsid w:val="0096434E"/>
    <w:rsid w:val="009649D2"/>
    <w:rsid w:val="00982005"/>
    <w:rsid w:val="00982C4B"/>
    <w:rsid w:val="00986719"/>
    <w:rsid w:val="009D5CD9"/>
    <w:rsid w:val="009E50EB"/>
    <w:rsid w:val="009E6301"/>
    <w:rsid w:val="009F1770"/>
    <w:rsid w:val="009F74D6"/>
    <w:rsid w:val="00A03271"/>
    <w:rsid w:val="00A11561"/>
    <w:rsid w:val="00A126B0"/>
    <w:rsid w:val="00A32396"/>
    <w:rsid w:val="00A57A97"/>
    <w:rsid w:val="00A66BF7"/>
    <w:rsid w:val="00A734B7"/>
    <w:rsid w:val="00A80BC4"/>
    <w:rsid w:val="00A817BA"/>
    <w:rsid w:val="00A82949"/>
    <w:rsid w:val="00AD3525"/>
    <w:rsid w:val="00B038E2"/>
    <w:rsid w:val="00B14E59"/>
    <w:rsid w:val="00B36D2B"/>
    <w:rsid w:val="00B37F12"/>
    <w:rsid w:val="00B4174F"/>
    <w:rsid w:val="00B41D6B"/>
    <w:rsid w:val="00B64CE4"/>
    <w:rsid w:val="00B658E6"/>
    <w:rsid w:val="00B90FFF"/>
    <w:rsid w:val="00B926E9"/>
    <w:rsid w:val="00B97FA6"/>
    <w:rsid w:val="00BA3C0B"/>
    <w:rsid w:val="00BC0A75"/>
    <w:rsid w:val="00BC58E0"/>
    <w:rsid w:val="00BE64F6"/>
    <w:rsid w:val="00BF1D2B"/>
    <w:rsid w:val="00BF2016"/>
    <w:rsid w:val="00C0729E"/>
    <w:rsid w:val="00C073E4"/>
    <w:rsid w:val="00C157F0"/>
    <w:rsid w:val="00C2020E"/>
    <w:rsid w:val="00C33157"/>
    <w:rsid w:val="00C36916"/>
    <w:rsid w:val="00C40199"/>
    <w:rsid w:val="00C50134"/>
    <w:rsid w:val="00C50B02"/>
    <w:rsid w:val="00C54862"/>
    <w:rsid w:val="00C55937"/>
    <w:rsid w:val="00C60A49"/>
    <w:rsid w:val="00C74EC2"/>
    <w:rsid w:val="00C84673"/>
    <w:rsid w:val="00C84987"/>
    <w:rsid w:val="00C8525D"/>
    <w:rsid w:val="00CA4619"/>
    <w:rsid w:val="00CB20C6"/>
    <w:rsid w:val="00CC4D9C"/>
    <w:rsid w:val="00CD6C80"/>
    <w:rsid w:val="00CF05FC"/>
    <w:rsid w:val="00CF1FE9"/>
    <w:rsid w:val="00CF58CE"/>
    <w:rsid w:val="00D31892"/>
    <w:rsid w:val="00D41092"/>
    <w:rsid w:val="00D51C1D"/>
    <w:rsid w:val="00D54B1E"/>
    <w:rsid w:val="00D711EA"/>
    <w:rsid w:val="00D81125"/>
    <w:rsid w:val="00D87BE9"/>
    <w:rsid w:val="00DA0A6B"/>
    <w:rsid w:val="00DA70CE"/>
    <w:rsid w:val="00DB1E0D"/>
    <w:rsid w:val="00DB45BD"/>
    <w:rsid w:val="00DB6100"/>
    <w:rsid w:val="00DD007B"/>
    <w:rsid w:val="00DD572D"/>
    <w:rsid w:val="00DE5B29"/>
    <w:rsid w:val="00DF0FA4"/>
    <w:rsid w:val="00DF13AC"/>
    <w:rsid w:val="00E00B11"/>
    <w:rsid w:val="00E031D9"/>
    <w:rsid w:val="00E233D6"/>
    <w:rsid w:val="00E502B0"/>
    <w:rsid w:val="00E623DF"/>
    <w:rsid w:val="00E722CF"/>
    <w:rsid w:val="00E74A63"/>
    <w:rsid w:val="00EC3027"/>
    <w:rsid w:val="00EC353E"/>
    <w:rsid w:val="00ED17F4"/>
    <w:rsid w:val="00ED4841"/>
    <w:rsid w:val="00EE0EF9"/>
    <w:rsid w:val="00EE2ABF"/>
    <w:rsid w:val="00EF7C3D"/>
    <w:rsid w:val="00F1184E"/>
    <w:rsid w:val="00F13118"/>
    <w:rsid w:val="00F20BB5"/>
    <w:rsid w:val="00F24D1F"/>
    <w:rsid w:val="00F359ED"/>
    <w:rsid w:val="00F61D21"/>
    <w:rsid w:val="00F63588"/>
    <w:rsid w:val="00F64C22"/>
    <w:rsid w:val="00F65B6D"/>
    <w:rsid w:val="00F85CB7"/>
    <w:rsid w:val="00FB4E66"/>
    <w:rsid w:val="00FB6516"/>
    <w:rsid w:val="00FC5577"/>
    <w:rsid w:val="00FE1837"/>
    <w:rsid w:val="00FE4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50771">
      <w:bodyDiv w:val="1"/>
      <w:marLeft w:val="0"/>
      <w:marRight w:val="0"/>
      <w:marTop w:val="0"/>
      <w:marBottom w:val="0"/>
      <w:divBdr>
        <w:top w:val="none" w:sz="0" w:space="0" w:color="auto"/>
        <w:left w:val="none" w:sz="0" w:space="0" w:color="auto"/>
        <w:bottom w:val="none" w:sz="0" w:space="0" w:color="auto"/>
        <w:right w:val="none" w:sz="0" w:space="0" w:color="auto"/>
      </w:divBdr>
    </w:div>
    <w:div w:id="879711505">
      <w:bodyDiv w:val="1"/>
      <w:marLeft w:val="0"/>
      <w:marRight w:val="0"/>
      <w:marTop w:val="0"/>
      <w:marBottom w:val="0"/>
      <w:divBdr>
        <w:top w:val="none" w:sz="0" w:space="0" w:color="auto"/>
        <w:left w:val="none" w:sz="0" w:space="0" w:color="auto"/>
        <w:bottom w:val="none" w:sz="0" w:space="0" w:color="auto"/>
        <w:right w:val="none" w:sz="0" w:space="0" w:color="auto"/>
      </w:divBdr>
    </w:div>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b-jorges/Power-Analyses-Psychophys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CD2DC-7282-4EBC-9421-ED3FE68A7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75</TotalTime>
  <Pages>18</Pages>
  <Words>27407</Words>
  <Characters>156226</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60</cp:revision>
  <dcterms:created xsi:type="dcterms:W3CDTF">2020-04-06T22:30:00Z</dcterms:created>
  <dcterms:modified xsi:type="dcterms:W3CDTF">2020-05-09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